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4E5905" w14:textId="04543F95" w:rsidR="003569EA" w:rsidRPr="003569EA" w:rsidRDefault="003569EA" w:rsidP="003569EA">
      <w:pPr>
        <w:pStyle w:val="Heading1"/>
      </w:pPr>
      <w:r w:rsidRPr="003569EA">
        <w:t>M. REFERENCES</w:t>
      </w:r>
    </w:p>
    <w:p w14:paraId="48B8EBFD" w14:textId="24C21D81" w:rsidR="003569EA" w:rsidRDefault="003569EA"/>
    <w:p w14:paraId="046827AD" w14:textId="6C7A2D76" w:rsidR="00B27DB8" w:rsidRPr="00B27DB8" w:rsidRDefault="00594B44" w:rsidP="00B27DB8">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27DB8" w:rsidRPr="00B27DB8">
        <w:rPr>
          <w:noProof/>
          <w:szCs w:val="24"/>
        </w:rPr>
        <w:t xml:space="preserve">1. </w:t>
      </w:r>
      <w:r w:rsidR="00B27DB8" w:rsidRPr="00B27DB8">
        <w:rPr>
          <w:noProof/>
          <w:szCs w:val="24"/>
        </w:rPr>
        <w:tab/>
        <w:t xml:space="preserve">Carney RM, Freedland KE. Depression and coronary heart disease. </w:t>
      </w:r>
      <w:r w:rsidR="00B27DB8" w:rsidRPr="00B27DB8">
        <w:rPr>
          <w:i/>
          <w:iCs/>
          <w:noProof/>
          <w:szCs w:val="24"/>
        </w:rPr>
        <w:t>Nat Rev Cardiol</w:t>
      </w:r>
      <w:r w:rsidR="00B27DB8" w:rsidRPr="00B27DB8">
        <w:rPr>
          <w:noProof/>
          <w:szCs w:val="24"/>
        </w:rPr>
        <w:t>. 2017;14(3):145-155. doi:10.1038/nrcardio.2016.181</w:t>
      </w:r>
    </w:p>
    <w:p w14:paraId="2AC6B82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 </w:t>
      </w:r>
      <w:r w:rsidRPr="00B27DB8">
        <w:rPr>
          <w:noProof/>
          <w:szCs w:val="24"/>
        </w:rPr>
        <w:tab/>
        <w:t xml:space="preserve">Friedrich MJ. Depression Is the Leading Cause of Disability Around the World. </w:t>
      </w:r>
      <w:r w:rsidRPr="00B27DB8">
        <w:rPr>
          <w:i/>
          <w:iCs/>
          <w:noProof/>
          <w:szCs w:val="24"/>
        </w:rPr>
        <w:t>JAMA</w:t>
      </w:r>
      <w:r w:rsidRPr="00B27DB8">
        <w:rPr>
          <w:noProof/>
          <w:szCs w:val="24"/>
        </w:rPr>
        <w:t>. 2017;317(15):1517. doi:10.1001/jama.2017.3826</w:t>
      </w:r>
    </w:p>
    <w:p w14:paraId="249321EF"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 </w:t>
      </w:r>
      <w:r w:rsidRPr="00B27DB8">
        <w:rPr>
          <w:noProof/>
          <w:szCs w:val="24"/>
        </w:rPr>
        <w:tab/>
        <w:t xml:space="preserve">McAloon CJ, Boylan LM, Hamborg T, Stallard N, Osman F, Lim PB, Hayat SA. The changing face of cardiovascular disease 2000–2012: An analysis of the world health organisation global health estimates data. </w:t>
      </w:r>
      <w:r w:rsidRPr="00B27DB8">
        <w:rPr>
          <w:i/>
          <w:iCs/>
          <w:noProof/>
          <w:szCs w:val="24"/>
        </w:rPr>
        <w:t>Int J Cardiol</w:t>
      </w:r>
      <w:r w:rsidRPr="00B27DB8">
        <w:rPr>
          <w:noProof/>
          <w:szCs w:val="24"/>
        </w:rPr>
        <w:t>. 2016;224:256-264. doi:10.1016/j.ijcard.2016.09.026</w:t>
      </w:r>
    </w:p>
    <w:p w14:paraId="3B899408"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 </w:t>
      </w:r>
      <w:r w:rsidRPr="00B27DB8">
        <w:rPr>
          <w:noProof/>
          <w:szCs w:val="24"/>
        </w:rPr>
        <w:tab/>
        <w:t xml:space="preserve">Jha MK, Qamar A, Vaduganathan M, Charney DS, Murrough JW. Screening and Management of Depression in Patients With Cardiovascular Disease: JACC State-of-the-Art Review. </w:t>
      </w:r>
      <w:r w:rsidRPr="00B27DB8">
        <w:rPr>
          <w:i/>
          <w:iCs/>
          <w:noProof/>
          <w:szCs w:val="24"/>
        </w:rPr>
        <w:t>J Am Coll Cardiol</w:t>
      </w:r>
      <w:r w:rsidRPr="00B27DB8">
        <w:rPr>
          <w:noProof/>
          <w:szCs w:val="24"/>
        </w:rPr>
        <w:t>. 2019;73(14):1827-1845. doi:10.1016/j.jacc.2019.01.041</w:t>
      </w:r>
    </w:p>
    <w:p w14:paraId="2800D851" w14:textId="0F9299E6"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 </w:t>
      </w:r>
      <w:r w:rsidRPr="00B27DB8">
        <w:rPr>
          <w:noProof/>
          <w:szCs w:val="24"/>
        </w:rPr>
        <w:tab/>
        <w:t xml:space="preserve">Lichtman JH, Froelicher ES, Blumenthal JA, Carney RM, Doering L V., Frasure-Smith N, Freedland KE, Jaffe AS, Leifheit-Limson EC, Sheps DS, Vaccarino V, Wulsin L. Depression as a risk factor for poor prognosis among patients with acute coronary syndrome: Systematic review and recommendations: A scientific statement from the american heart association. </w:t>
      </w:r>
      <w:r w:rsidRPr="00B27DB8">
        <w:rPr>
          <w:i/>
          <w:iCs/>
          <w:noProof/>
          <w:szCs w:val="24"/>
        </w:rPr>
        <w:t>Circulation</w:t>
      </w:r>
      <w:r w:rsidRPr="00B27DB8">
        <w:rPr>
          <w:noProof/>
          <w:szCs w:val="24"/>
        </w:rPr>
        <w:t>. 2014;129(12):1350-1369. doi:10.1161/CIR.0000000000000019</w:t>
      </w:r>
      <w:r w:rsidR="008E570D">
        <w:rPr>
          <w:noProof/>
          <w:szCs w:val="24"/>
        </w:rPr>
        <w:t xml:space="preserve">. </w:t>
      </w:r>
      <w:r w:rsidR="008E570D" w:rsidRPr="008E570D">
        <w:rPr>
          <w:noProof/>
          <w:szCs w:val="24"/>
        </w:rPr>
        <w:t>PMID: 24566200</w:t>
      </w:r>
    </w:p>
    <w:p w14:paraId="437753FF"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6. </w:t>
      </w:r>
      <w:r w:rsidRPr="00B27DB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B27DB8">
        <w:rPr>
          <w:i/>
          <w:iCs/>
          <w:noProof/>
          <w:szCs w:val="24"/>
        </w:rPr>
        <w:t>Gen Hosp Psychiatry</w:t>
      </w:r>
      <w:r w:rsidRPr="00B27DB8">
        <w:rPr>
          <w:noProof/>
          <w:szCs w:val="24"/>
        </w:rPr>
        <w:t>. 2011;33(3):203-216. doi:10.1016/j.genhosppsych.2011.02.007</w:t>
      </w:r>
    </w:p>
    <w:p w14:paraId="53DE3CC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7. </w:t>
      </w:r>
      <w:r w:rsidRPr="00B27DB8">
        <w:rPr>
          <w:noProof/>
          <w:szCs w:val="24"/>
        </w:rPr>
        <w:tab/>
        <w:t xml:space="preserve">Berkman LF, Blumenthal J, Burg M, Carney RM, Catellier D, Cowan MJ, Czajkowski SM, De Busk R, Hosking J, Jaffe A, Kaufmann PG, Mitchell P, Norman J, Powell LH, Raczynski JM, Schneiderman N, Raczynski. Effects of Treating Depression and Low Perceived Social Support on Clinical Events after Myocardial Infarction: The Enhancing Recovery in Coronary Heart Disease Patients (ENRICHD) Randomized Trial. </w:t>
      </w:r>
      <w:r w:rsidRPr="00B27DB8">
        <w:rPr>
          <w:i/>
          <w:iCs/>
          <w:noProof/>
          <w:szCs w:val="24"/>
        </w:rPr>
        <w:t>J Am Med Assoc</w:t>
      </w:r>
      <w:r w:rsidRPr="00B27DB8">
        <w:rPr>
          <w:noProof/>
          <w:szCs w:val="24"/>
        </w:rPr>
        <w:t>. 2003;289(23):3106-3116. doi:10.1001/jama.289.23.3106</w:t>
      </w:r>
    </w:p>
    <w:p w14:paraId="0FCF2BD0"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8. </w:t>
      </w:r>
      <w:r w:rsidRPr="00B27DB8">
        <w:rPr>
          <w:noProof/>
          <w:szCs w:val="24"/>
        </w:rPr>
        <w:tab/>
        <w:t xml:space="preserve">Kronish IM, Moise N, Cheung YK, Clarke GN, Dolor RJ, Duer-Hefele J, Margolis KL, St Onge T, Parsons F, Retuerto J, Thanataveerat A, Davidson KW. Effect of Depression Screening after Acute Coronary Syndromes on Quality of Life: The CODIACS-QoL Randomized Clinical Trial. </w:t>
      </w:r>
      <w:r w:rsidRPr="00B27DB8">
        <w:rPr>
          <w:i/>
          <w:iCs/>
          <w:noProof/>
          <w:szCs w:val="24"/>
        </w:rPr>
        <w:t>JAMA Intern Med</w:t>
      </w:r>
      <w:r w:rsidRPr="00B27DB8">
        <w:rPr>
          <w:noProof/>
          <w:szCs w:val="24"/>
        </w:rPr>
        <w:t>. 2019. doi:10.1001/jamainternmed.2019.4518</w:t>
      </w:r>
    </w:p>
    <w:p w14:paraId="19D08BE7"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9. </w:t>
      </w:r>
      <w:r w:rsidRPr="00B27DB8">
        <w:rPr>
          <w:noProof/>
          <w:szCs w:val="24"/>
        </w:rPr>
        <w:tab/>
        <w:t xml:space="preserve">Carney RM, Blumenthal JA, Freedland KE, Stein PK, Howells WB, Berkman LF, Watkins LL, Czajkowski SM, Hayano J, Domitrovich PP, Jaffe AS. </w:t>
      </w:r>
      <w:r w:rsidRPr="00B27DB8">
        <w:rPr>
          <w:i/>
          <w:iCs/>
          <w:noProof/>
          <w:szCs w:val="24"/>
        </w:rPr>
        <w:t>Low Heart Rate Variability and the Effect of Depression on Post-Myocardial Infarction Mortality</w:t>
      </w:r>
      <w:r w:rsidRPr="00B27DB8">
        <w:rPr>
          <w:noProof/>
          <w:szCs w:val="24"/>
        </w:rPr>
        <w:t>. Vol 165.; 2005. doi:10.1001/archinte.165.13.1486</w:t>
      </w:r>
    </w:p>
    <w:p w14:paraId="7093DF60"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0. </w:t>
      </w:r>
      <w:r w:rsidRPr="00B27DB8">
        <w:rPr>
          <w:noProof/>
          <w:szCs w:val="24"/>
        </w:rPr>
        <w:tab/>
        <w:t xml:space="preserve">Penninx BWJH. Depression and cardiovascular disease: Epidemiological evidence on their linking mechanisms. </w:t>
      </w:r>
      <w:r w:rsidRPr="00B27DB8">
        <w:rPr>
          <w:i/>
          <w:iCs/>
          <w:noProof/>
          <w:szCs w:val="24"/>
        </w:rPr>
        <w:t>Neurosci Biobehav Rev</w:t>
      </w:r>
      <w:r w:rsidRPr="00B27DB8">
        <w:rPr>
          <w:noProof/>
          <w:szCs w:val="24"/>
        </w:rPr>
        <w:t>. 2017;74:277-286. doi:10.1016/j.neubiorev.2016.07.003</w:t>
      </w:r>
    </w:p>
    <w:p w14:paraId="73ED6A7F"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1. </w:t>
      </w:r>
      <w:r w:rsidRPr="00B27DB8">
        <w:rPr>
          <w:noProof/>
          <w:szCs w:val="24"/>
        </w:rPr>
        <w:tab/>
        <w:t xml:space="preserve">Carreno FR, Frazer A. Vagal Nerve Stimulation for Treatment-Resistant Depression. </w:t>
      </w:r>
      <w:r w:rsidRPr="00B27DB8">
        <w:rPr>
          <w:i/>
          <w:iCs/>
          <w:noProof/>
          <w:szCs w:val="24"/>
        </w:rPr>
        <w:t>Neurotherapeutics</w:t>
      </w:r>
      <w:r w:rsidRPr="00B27DB8">
        <w:rPr>
          <w:noProof/>
          <w:szCs w:val="24"/>
        </w:rPr>
        <w:t>. 2017;14(3):716-727. doi:10.1007/s13311-017-0537-8</w:t>
      </w:r>
    </w:p>
    <w:p w14:paraId="761B7774"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2. </w:t>
      </w:r>
      <w:r w:rsidRPr="00B27DB8">
        <w:rPr>
          <w:noProof/>
          <w:szCs w:val="24"/>
        </w:rPr>
        <w:tab/>
        <w:t xml:space="preserve">Zamotrinsky A V., Kondratiev B, De Jong JW. Vagal neurostimulation in patients with coronary artery disease. </w:t>
      </w:r>
      <w:r w:rsidRPr="00B27DB8">
        <w:rPr>
          <w:i/>
          <w:iCs/>
          <w:noProof/>
          <w:szCs w:val="24"/>
        </w:rPr>
        <w:t>Auton Neurosci Basic Clin</w:t>
      </w:r>
      <w:r w:rsidRPr="00B27DB8">
        <w:rPr>
          <w:noProof/>
          <w:szCs w:val="24"/>
        </w:rPr>
        <w:t>. 2001;88(1-2):109-116. doi:10.1016/S1566-0702(01)00227-2</w:t>
      </w:r>
    </w:p>
    <w:p w14:paraId="16C29DF2"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3. </w:t>
      </w:r>
      <w:r w:rsidRPr="00B27DB8">
        <w:rPr>
          <w:noProof/>
          <w:szCs w:val="24"/>
        </w:rPr>
        <w:tab/>
        <w:t xml:space="preserve">Zhang Y, Mazgalev TN. Arrhythmias and vagus nerve stimulation. </w:t>
      </w:r>
      <w:r w:rsidRPr="00B27DB8">
        <w:rPr>
          <w:i/>
          <w:iCs/>
          <w:noProof/>
          <w:szCs w:val="24"/>
        </w:rPr>
        <w:t>Heart Fail Rev</w:t>
      </w:r>
      <w:r w:rsidRPr="00B27DB8">
        <w:rPr>
          <w:noProof/>
          <w:szCs w:val="24"/>
        </w:rPr>
        <w:t>. 2011;16(2):147-161. doi:10.1007/s10741-010-9178-2</w:t>
      </w:r>
    </w:p>
    <w:p w14:paraId="433209AE" w14:textId="1A060909"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4. </w:t>
      </w:r>
      <w:r w:rsidRPr="00B27DB8">
        <w:rPr>
          <w:noProof/>
          <w:szCs w:val="24"/>
        </w:rPr>
        <w:tab/>
        <w:t>Shah A</w:t>
      </w:r>
      <w:r w:rsidR="008E570D">
        <w:rPr>
          <w:noProof/>
          <w:szCs w:val="24"/>
        </w:rPr>
        <w:t>S</w:t>
      </w:r>
      <w:r w:rsidRPr="00B27DB8">
        <w:rPr>
          <w:noProof/>
          <w:szCs w:val="24"/>
        </w:rPr>
        <w:t>, Lampert R, Goldberg J, Bremner JD, Vaccarino V, Shah A</w:t>
      </w:r>
      <w:r w:rsidR="008E570D">
        <w:rPr>
          <w:noProof/>
          <w:szCs w:val="24"/>
        </w:rPr>
        <w:t>J</w:t>
      </w:r>
      <w:r w:rsidRPr="00B27DB8">
        <w:rPr>
          <w:noProof/>
          <w:szCs w:val="24"/>
        </w:rPr>
        <w:t xml:space="preserve">. Abstract 15216: Circadian Autonomic Inflexibility: A Marker of Ischemic Heart Disease. </w:t>
      </w:r>
      <w:r w:rsidRPr="00B27DB8">
        <w:rPr>
          <w:i/>
          <w:iCs/>
          <w:noProof/>
          <w:szCs w:val="24"/>
        </w:rPr>
        <w:t>Circulation</w:t>
      </w:r>
      <w:r w:rsidRPr="00B27DB8">
        <w:rPr>
          <w:noProof/>
          <w:szCs w:val="24"/>
        </w:rPr>
        <w:t>. 2018;138(Suppl_1):A15216-A15216. doi:10.1161/circ.138.suppl_1.15216</w:t>
      </w:r>
    </w:p>
    <w:p w14:paraId="71AA3DF6"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5. </w:t>
      </w:r>
      <w:r w:rsidRPr="00B27DB8">
        <w:rPr>
          <w:noProof/>
          <w:szCs w:val="24"/>
        </w:rPr>
        <w:tab/>
        <w:t xml:space="preserve">Task Force of the ESC and NAS. Heart Rate Variability. </w:t>
      </w:r>
      <w:r w:rsidRPr="00B27DB8">
        <w:rPr>
          <w:i/>
          <w:iCs/>
          <w:noProof/>
          <w:szCs w:val="24"/>
        </w:rPr>
        <w:t>Eur Heart J</w:t>
      </w:r>
      <w:r w:rsidRPr="00B27DB8">
        <w:rPr>
          <w:noProof/>
          <w:szCs w:val="24"/>
        </w:rPr>
        <w:t>. 1996;17(5):354-381. doi:10.1161/01.CIR.93.5.1043</w:t>
      </w:r>
    </w:p>
    <w:p w14:paraId="2B17F9D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6. </w:t>
      </w:r>
      <w:r w:rsidRPr="00B27DB8">
        <w:rPr>
          <w:noProof/>
          <w:szCs w:val="24"/>
        </w:rPr>
        <w:tab/>
        <w:t xml:space="preserve">Saul J. Beat-To-Beat Variations of Heart Rate Reflect Modulation of Cardiac Autonomic Outflow. </w:t>
      </w:r>
      <w:r w:rsidRPr="00B27DB8">
        <w:rPr>
          <w:i/>
          <w:iCs/>
          <w:noProof/>
          <w:szCs w:val="24"/>
        </w:rPr>
        <w:t>Physiology</w:t>
      </w:r>
      <w:r w:rsidRPr="00B27DB8">
        <w:rPr>
          <w:noProof/>
          <w:szCs w:val="24"/>
        </w:rPr>
        <w:t>. 1990;5(1):32-37. doi:10.1152/physiologyonline.1990.5.1.32</w:t>
      </w:r>
    </w:p>
    <w:p w14:paraId="51D836C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7. </w:t>
      </w:r>
      <w:r w:rsidRPr="00B27DB8">
        <w:rPr>
          <w:noProof/>
          <w:szCs w:val="24"/>
        </w:rPr>
        <w:tab/>
        <w:t xml:space="preserve">Lewkowicz M, Levitan J, Puzanov N, Shnerb N, Saermark K. Description of complex time series by multipoles. </w:t>
      </w:r>
      <w:r w:rsidRPr="00B27DB8">
        <w:rPr>
          <w:i/>
          <w:iCs/>
          <w:noProof/>
          <w:szCs w:val="24"/>
        </w:rPr>
        <w:t>Phys A Stat Mech its Appl</w:t>
      </w:r>
      <w:r w:rsidRPr="00B27DB8">
        <w:rPr>
          <w:noProof/>
          <w:szCs w:val="24"/>
        </w:rPr>
        <w:t>. 2002;311(1-2):260-274. doi:10.1016/S0378-4371(02)00831-2</w:t>
      </w:r>
    </w:p>
    <w:p w14:paraId="6EBA0DF6"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8. </w:t>
      </w:r>
      <w:r w:rsidRPr="00B27DB8">
        <w:rPr>
          <w:noProof/>
          <w:szCs w:val="24"/>
        </w:rPr>
        <w:tab/>
        <w:t xml:space="preserve">Olesen RM, Bloch Thomsen PE, Saermark K, Glikson M, Feldman S, Lewkowicz M, Levitan J. Statistical analysis of the DIAMOND MI study by the multipole method. </w:t>
      </w:r>
      <w:r w:rsidRPr="00B27DB8">
        <w:rPr>
          <w:i/>
          <w:iCs/>
          <w:noProof/>
          <w:szCs w:val="24"/>
        </w:rPr>
        <w:t>Physiol Meas</w:t>
      </w:r>
      <w:r w:rsidRPr="00B27DB8">
        <w:rPr>
          <w:noProof/>
          <w:szCs w:val="24"/>
        </w:rPr>
        <w:t>. 2005;26(5):591-598. doi:10.1088/0967-3334/26/5/002</w:t>
      </w:r>
    </w:p>
    <w:p w14:paraId="72B693DF"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19. </w:t>
      </w:r>
      <w:r w:rsidRPr="00B27DB8">
        <w:rPr>
          <w:noProof/>
          <w:szCs w:val="24"/>
        </w:rPr>
        <w:tab/>
        <w:t xml:space="preserve">Jørgensen RM, Abildstrøm SZ, Levitan J, Kobo R, Puzanov N, Lewkowicz M, Huikuri H, Peltola M, Haarbo J, Thomsen PEB, Group NICD pilot study. Heart Rate Variability Density Analysis (Dyx) and Prediction of Long-Term Mortality after Acute Myocardial Infarction. </w:t>
      </w:r>
      <w:r w:rsidRPr="00B27DB8">
        <w:rPr>
          <w:i/>
          <w:iCs/>
          <w:noProof/>
          <w:szCs w:val="24"/>
        </w:rPr>
        <w:t>Ann Noninvasive Electrocardiol</w:t>
      </w:r>
      <w:r w:rsidRPr="00B27DB8">
        <w:rPr>
          <w:noProof/>
          <w:szCs w:val="24"/>
        </w:rPr>
        <w:t xml:space="preserve">. </w:t>
      </w:r>
      <w:r w:rsidRPr="00B27DB8">
        <w:rPr>
          <w:noProof/>
          <w:szCs w:val="24"/>
        </w:rPr>
        <w:lastRenderedPageBreak/>
        <w:t>2016;21(1):60-68. doi:10.1111/anec.12297</w:t>
      </w:r>
    </w:p>
    <w:p w14:paraId="6153B571"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0. </w:t>
      </w:r>
      <w:r w:rsidRPr="00B27DB8">
        <w:rPr>
          <w:noProof/>
          <w:szCs w:val="24"/>
        </w:rPr>
        <w:tab/>
        <w:t xml:space="preserve">Goldkorn R, Naimushin A, Shlomo N, Dan A, Oieru D, Moalem I, Rozen E, Gur I, Levitan J, Rosenmann D, Mogilewsky Y, Klempfner R, Goldenberg I. Comparison of the usefulness of heart rate variability versus exercise stress testing for the detection of myocardial ischemia in patients without known coronary artery disease. </w:t>
      </w:r>
      <w:r w:rsidRPr="00B27DB8">
        <w:rPr>
          <w:i/>
          <w:iCs/>
          <w:noProof/>
          <w:szCs w:val="24"/>
        </w:rPr>
        <w:t>Am J Cardiol</w:t>
      </w:r>
      <w:r w:rsidRPr="00B27DB8">
        <w:rPr>
          <w:noProof/>
          <w:szCs w:val="24"/>
        </w:rPr>
        <w:t>. 2015;115(11):1518-1522. doi:10.1016/j.amjcard.2015.02.054</w:t>
      </w:r>
    </w:p>
    <w:p w14:paraId="63648B63"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1. </w:t>
      </w:r>
      <w:r w:rsidRPr="00B27DB8">
        <w:rPr>
          <w:noProof/>
          <w:szCs w:val="24"/>
        </w:rPr>
        <w:tab/>
        <w:t xml:space="preserve">Oieru D, Moalem I, Rozen E, Naimushin A, Klempfner R, Goldenberg I, Goldkorn R. A novel heart rate variability algorithm for the detection of myocardial ischemia: pilot data from a prospective clinical trial. </w:t>
      </w:r>
      <w:r w:rsidRPr="00B27DB8">
        <w:rPr>
          <w:i/>
          <w:iCs/>
          <w:noProof/>
          <w:szCs w:val="24"/>
        </w:rPr>
        <w:t>Isr Med Assoc J</w:t>
      </w:r>
      <w:r w:rsidRPr="00B27DB8">
        <w:rPr>
          <w:noProof/>
          <w:szCs w:val="24"/>
        </w:rPr>
        <w:t>. 2015;17(3):161-165. http://www.ncbi.nlm.nih.gov/pubmed/25946767.</w:t>
      </w:r>
    </w:p>
    <w:p w14:paraId="23443EEA"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2. </w:t>
      </w:r>
      <w:r w:rsidRPr="00B27DB8">
        <w:rPr>
          <w:noProof/>
          <w:szCs w:val="24"/>
        </w:rPr>
        <w:tab/>
        <w:t xml:space="preserve">Ko YA, Hayek S, Sandesara P, Samman Tahhan A, Quyyumi A. Cohort profile: The Emory Cardiovascular Biobank (EmCAB). </w:t>
      </w:r>
      <w:r w:rsidRPr="00B27DB8">
        <w:rPr>
          <w:i/>
          <w:iCs/>
          <w:noProof/>
          <w:szCs w:val="24"/>
        </w:rPr>
        <w:t>BMJ Open</w:t>
      </w:r>
      <w:r w:rsidRPr="00B27DB8">
        <w:rPr>
          <w:noProof/>
          <w:szCs w:val="24"/>
        </w:rPr>
        <w:t>. 2017;7(12):e018753. doi:10.1136/bmjopen-2017-018753</w:t>
      </w:r>
    </w:p>
    <w:p w14:paraId="0C2E6AB5" w14:textId="1C4E4203"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3. </w:t>
      </w:r>
      <w:r w:rsidRPr="00B27DB8">
        <w:rPr>
          <w:noProof/>
          <w:szCs w:val="24"/>
        </w:rPr>
        <w:tab/>
        <w:t xml:space="preserve">Shah AJ, Ghasemzadeh N, Zaragoza-Macias E, Patel R, Eapen DJ, Neeland IJ, Pimple PM, Zafari AM, Quyyumi AA, Vaccarino V. Sex and age differences in the association of depression with obstructive coronary artery disease and adverse cardiovascular events. </w:t>
      </w:r>
      <w:r w:rsidRPr="00B27DB8">
        <w:rPr>
          <w:i/>
          <w:iCs/>
          <w:noProof/>
          <w:szCs w:val="24"/>
        </w:rPr>
        <w:t>J Am Heart Assoc</w:t>
      </w:r>
      <w:r w:rsidRPr="00B27DB8">
        <w:rPr>
          <w:noProof/>
          <w:szCs w:val="24"/>
        </w:rPr>
        <w:t>. 2014;3(3):e000741. doi:10.1161/JAHA.113.000741</w:t>
      </w:r>
      <w:r w:rsidR="008E570D">
        <w:rPr>
          <w:noProof/>
          <w:szCs w:val="24"/>
        </w:rPr>
        <w:t xml:space="preserve">. </w:t>
      </w:r>
      <w:r w:rsidR="008E570D">
        <w:rPr>
          <w:rStyle w:val="fm-citation-ids-label"/>
          <w:color w:val="000000"/>
          <w:sz w:val="20"/>
          <w:szCs w:val="20"/>
          <w:shd w:val="clear" w:color="auto" w:fill="FFFFFF"/>
        </w:rPr>
        <w:t>PMCID: </w:t>
      </w:r>
      <w:r w:rsidR="008E570D">
        <w:rPr>
          <w:color w:val="000000"/>
          <w:sz w:val="20"/>
          <w:szCs w:val="20"/>
          <w:shd w:val="clear" w:color="auto" w:fill="FFFFFF"/>
        </w:rPr>
        <w:t>PMC4309058</w:t>
      </w:r>
    </w:p>
    <w:p w14:paraId="6BC0511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4. </w:t>
      </w:r>
      <w:r w:rsidRPr="00B27DB8">
        <w:rPr>
          <w:noProof/>
          <w:szCs w:val="24"/>
        </w:rPr>
        <w:tab/>
        <w:t xml:space="preserve">Kroenke K, Spitzer RL, Williams JB. The PHQ-9: validity of a brief depression severity measure. </w:t>
      </w:r>
      <w:r w:rsidRPr="00B27DB8">
        <w:rPr>
          <w:i/>
          <w:iCs/>
          <w:noProof/>
          <w:szCs w:val="24"/>
        </w:rPr>
        <w:t>J Gen Intern Med</w:t>
      </w:r>
      <w:r w:rsidRPr="00B27DB8">
        <w:rPr>
          <w:noProof/>
          <w:szCs w:val="24"/>
        </w:rPr>
        <w:t>. 2001;16(9):606-613. http://www.ncbi.nlm.nih.gov/pubmed/11556941. Accessed March 3, 2019.</w:t>
      </w:r>
    </w:p>
    <w:p w14:paraId="4BF47138" w14:textId="1F3BA509"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5. </w:t>
      </w:r>
      <w:r w:rsidRPr="00B27DB8">
        <w:rPr>
          <w:noProof/>
          <w:szCs w:val="24"/>
        </w:rPr>
        <w:tab/>
        <w:t xml:space="preserve">Vest AN, Da Poian G, Li Q, Liu C, Nemati S, Shah AJ, Clifford GD. An open source benchmarked toolbox for cardiovascular waveform and interval analysis. </w:t>
      </w:r>
      <w:r w:rsidRPr="00B27DB8">
        <w:rPr>
          <w:i/>
          <w:iCs/>
          <w:noProof/>
          <w:szCs w:val="24"/>
        </w:rPr>
        <w:t>Physiol Meas</w:t>
      </w:r>
      <w:r w:rsidRPr="00B27DB8">
        <w:rPr>
          <w:noProof/>
          <w:szCs w:val="24"/>
        </w:rPr>
        <w:t>. 2018;39(10):105004. doi:10.1088/1361-6579/aae021</w:t>
      </w:r>
      <w:r w:rsidR="00394C02">
        <w:rPr>
          <w:noProof/>
          <w:szCs w:val="24"/>
        </w:rPr>
        <w:t xml:space="preserve">. </w:t>
      </w:r>
      <w:r w:rsidR="00394C02" w:rsidRPr="00394C02">
        <w:rPr>
          <w:noProof/>
          <w:szCs w:val="24"/>
        </w:rPr>
        <w:t>PMCID: PMC6442742</w:t>
      </w:r>
    </w:p>
    <w:p w14:paraId="7BA84748" w14:textId="6C6F785C"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6. </w:t>
      </w:r>
      <w:r w:rsidRPr="00B27DB8">
        <w:rPr>
          <w:noProof/>
          <w:szCs w:val="24"/>
        </w:rPr>
        <w:tab/>
        <w:t xml:space="preserve">Vaccarino V, Wilmot K, Mheid I Al, Ramadan R, Pimple P, Shah AJ, Garcia E V, Nye J, Ward L, Hammadah M, Kutner M, Long Q, Douglas Bremner J, Esteves F, Raggi P, Quyyumi AA. Sex differences in mental stress-induced myocardial ischemia in patients with coronary heart disease. </w:t>
      </w:r>
      <w:r w:rsidRPr="00B27DB8">
        <w:rPr>
          <w:i/>
          <w:iCs/>
          <w:noProof/>
          <w:szCs w:val="24"/>
        </w:rPr>
        <w:t>J Am Heart Assoc</w:t>
      </w:r>
      <w:r w:rsidRPr="00B27DB8">
        <w:rPr>
          <w:noProof/>
          <w:szCs w:val="24"/>
        </w:rPr>
        <w:t>. 2016;5(9). doi:10.1161/JAHA.116.003630</w:t>
      </w:r>
      <w:r w:rsidR="008E570D">
        <w:rPr>
          <w:noProof/>
          <w:szCs w:val="24"/>
        </w:rPr>
        <w:t xml:space="preserve">. </w:t>
      </w:r>
      <w:r w:rsidR="008E570D" w:rsidRPr="008E570D">
        <w:rPr>
          <w:noProof/>
          <w:szCs w:val="24"/>
        </w:rPr>
        <w:t>PMCID: PMC5079026</w:t>
      </w:r>
    </w:p>
    <w:p w14:paraId="01C3A27A"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7. </w:t>
      </w:r>
      <w:r w:rsidRPr="00B27DB8">
        <w:rPr>
          <w:noProof/>
          <w:szCs w:val="24"/>
        </w:rPr>
        <w:tab/>
        <w:t xml:space="preserve">Sacha J, Barabach S, Statkiewicz-Barabach G, Sacha K, Müller A, Piskorski J, Barthel P, Schmidt G. Gender differences in the interaction between heart rate and its variability - How to use it to improve the prognostic power of heart rate variability. </w:t>
      </w:r>
      <w:r w:rsidRPr="00B27DB8">
        <w:rPr>
          <w:i/>
          <w:iCs/>
          <w:noProof/>
          <w:szCs w:val="24"/>
        </w:rPr>
        <w:t>Int J Cardiol</w:t>
      </w:r>
      <w:r w:rsidRPr="00B27DB8">
        <w:rPr>
          <w:noProof/>
          <w:szCs w:val="24"/>
        </w:rPr>
        <w:t>. 2014;171(2):42-45. doi:10.1016/j.ijcard.2013.11.116</w:t>
      </w:r>
    </w:p>
    <w:p w14:paraId="493CC59C" w14:textId="52D564DB"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8. </w:t>
      </w:r>
      <w:r w:rsidRPr="00B27DB8">
        <w:rPr>
          <w:noProof/>
          <w:szCs w:val="24"/>
        </w:rPr>
        <w:tab/>
        <w:t xml:space="preserve">Vaccarino V, Sullivan S, Hammadah M, Wilmot K, Al Mheid I, Ramadan R, Elon L, Pimple PM, Garcia E V., Nye J, Shah AJ, Alkhoder A, Levantsevych O, Gay H, Obideen M, Huang M, Lewis TT, Bremner JD, Quyyumi AA, Raggi P. Mental stress-induced-myocardial ischemia in young patients with recent myocardial infarction: Sex differences and mechanisms. </w:t>
      </w:r>
      <w:r w:rsidRPr="00B27DB8">
        <w:rPr>
          <w:i/>
          <w:iCs/>
          <w:noProof/>
          <w:szCs w:val="24"/>
        </w:rPr>
        <w:t>Circulation</w:t>
      </w:r>
      <w:r w:rsidRPr="00B27DB8">
        <w:rPr>
          <w:noProof/>
          <w:szCs w:val="24"/>
        </w:rPr>
        <w:t>. 2018;137(8):794-805. doi:10.1161/CIRCULATIONAHA.117.030849</w:t>
      </w:r>
      <w:r w:rsidR="008E570D">
        <w:rPr>
          <w:noProof/>
          <w:szCs w:val="24"/>
        </w:rPr>
        <w:t xml:space="preserve">. </w:t>
      </w:r>
      <w:r w:rsidR="008E570D" w:rsidRPr="008E570D">
        <w:rPr>
          <w:noProof/>
          <w:szCs w:val="24"/>
        </w:rPr>
        <w:t>PMCID: PMC5822741</w:t>
      </w:r>
    </w:p>
    <w:p w14:paraId="3B75E0B8"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29. </w:t>
      </w:r>
      <w:r w:rsidRPr="00B27DB8">
        <w:rPr>
          <w:noProof/>
          <w:szCs w:val="24"/>
        </w:rPr>
        <w:tab/>
        <w:t xml:space="preserve">Gensini GG. A more meaningful scoring system for determining the severity of coronary heart disease. </w:t>
      </w:r>
      <w:r w:rsidRPr="00B27DB8">
        <w:rPr>
          <w:i/>
          <w:iCs/>
          <w:noProof/>
          <w:szCs w:val="24"/>
        </w:rPr>
        <w:t>Am J Cardiol</w:t>
      </w:r>
      <w:r w:rsidRPr="00B27DB8">
        <w:rPr>
          <w:noProof/>
          <w:szCs w:val="24"/>
        </w:rPr>
        <w:t>. 1983;51(3):606. doi:10.1016/S0002-9149(83)80105-2</w:t>
      </w:r>
    </w:p>
    <w:p w14:paraId="343AC4A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0. </w:t>
      </w:r>
      <w:r w:rsidRPr="00B27DB8">
        <w:rPr>
          <w:noProof/>
          <w:szCs w:val="24"/>
        </w:rPr>
        <w:tab/>
        <w:t xml:space="preserve">Thayer JF, Lane RD. A model of neurovisceral integration in emotion regulation and dysregulation. </w:t>
      </w:r>
      <w:r w:rsidRPr="00B27DB8">
        <w:rPr>
          <w:i/>
          <w:iCs/>
          <w:noProof/>
          <w:szCs w:val="24"/>
        </w:rPr>
        <w:t>J Affect Disord</w:t>
      </w:r>
      <w:r w:rsidRPr="00B27DB8">
        <w:rPr>
          <w:noProof/>
          <w:szCs w:val="24"/>
        </w:rPr>
        <w:t>. 2000;61(3):201-216. doi:10.1016/S0165-0327(00)00338-4</w:t>
      </w:r>
    </w:p>
    <w:p w14:paraId="4D97951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1. </w:t>
      </w:r>
      <w:r w:rsidRPr="00B27DB8">
        <w:rPr>
          <w:noProof/>
          <w:szCs w:val="24"/>
        </w:rPr>
        <w:tab/>
        <w:t xml:space="preserve">Richard Jennings J, Allen B, Gianaros PJ, Thayer JF, Manuck SB. Focusing neurovisceral integration: Cognition, heart rate variability, and cerebral blood flow. </w:t>
      </w:r>
      <w:r w:rsidRPr="00B27DB8">
        <w:rPr>
          <w:i/>
          <w:iCs/>
          <w:noProof/>
          <w:szCs w:val="24"/>
        </w:rPr>
        <w:t>Psychophysiology</w:t>
      </w:r>
      <w:r w:rsidRPr="00B27DB8">
        <w:rPr>
          <w:noProof/>
          <w:szCs w:val="24"/>
        </w:rPr>
        <w:t>. 2015;52(2):214-224. doi:10.1111/psyp.12319</w:t>
      </w:r>
    </w:p>
    <w:p w14:paraId="4B3F32FA"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2. </w:t>
      </w:r>
      <w:r w:rsidRPr="00B27DB8">
        <w:rPr>
          <w:noProof/>
          <w:szCs w:val="24"/>
        </w:rPr>
        <w:tab/>
        <w:t xml:space="preserve">Armour JA. Myocardial ischaemia and the cardiac nervous system. </w:t>
      </w:r>
      <w:r w:rsidRPr="00B27DB8">
        <w:rPr>
          <w:i/>
          <w:iCs/>
          <w:noProof/>
          <w:szCs w:val="24"/>
        </w:rPr>
        <w:t>Eur Heart J</w:t>
      </w:r>
      <w:r w:rsidRPr="00B27DB8">
        <w:rPr>
          <w:noProof/>
          <w:szCs w:val="24"/>
        </w:rPr>
        <w:t>. 1999;16(12):1751-1752. https://academic.oup.com/cardiovascres/article-abstract/41/1/41/317013. Accessed September 27, 2018.</w:t>
      </w:r>
    </w:p>
    <w:p w14:paraId="52936D52"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3. </w:t>
      </w:r>
      <w:r w:rsidRPr="00B27DB8">
        <w:rPr>
          <w:noProof/>
          <w:szCs w:val="24"/>
        </w:rPr>
        <w:tab/>
        <w:t xml:space="preserve">Johnson RL, Wilson CG. A review of vagus nerve stimulation as a therapeutic intervention. </w:t>
      </w:r>
      <w:r w:rsidRPr="00B27DB8">
        <w:rPr>
          <w:i/>
          <w:iCs/>
          <w:noProof/>
          <w:szCs w:val="24"/>
        </w:rPr>
        <w:t>J Inflamm Res</w:t>
      </w:r>
      <w:r w:rsidRPr="00B27DB8">
        <w:rPr>
          <w:noProof/>
          <w:szCs w:val="24"/>
        </w:rPr>
        <w:t>. 2018;11:203-213. doi:10.2147/JIR.S163248</w:t>
      </w:r>
    </w:p>
    <w:p w14:paraId="7CD5CE1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4. </w:t>
      </w:r>
      <w:r w:rsidRPr="00B27DB8">
        <w:rPr>
          <w:noProof/>
          <w:szCs w:val="24"/>
        </w:rPr>
        <w:tab/>
        <w:t xml:space="preserve">Benjamin EJ, Virani SS, Callaway CW, Chamberlain AM, Chang AR, Cheng S, Chiuve SE, Cushman M, Delling FN, Deo R, De Ferranti SD, Ferguson JF, Fornage M, Gillespie C, Isasi CR, Jiménez MC, Jordan LC, Judd SE, Lackland D, Lichtman JH, Lisabeth L, Liu S, Longenecker CT, Lutsey PL, MacKey JS, Matchar DB, Matsushita K, Mussolino ME, Nasir K, O’Flaherty M, Palaniappan LP, Pandey A, Pandey DK, Reeves MJ, Ritchey MD, Rodriguez CJ, Roth GA, Rosamond WD, Sampson UKA, Satou GM, Shah SH, Spartano NL, Tirschwell DL, Tsao CW, Voeks JH, Willey JZ, Wilkins JT, Wu JHY, Alger HM, Wong SS, Muntner P. Heart disease and stroke statistics - 2018 update: A report from the American Heart Association. </w:t>
      </w:r>
      <w:r w:rsidRPr="00B27DB8">
        <w:rPr>
          <w:i/>
          <w:iCs/>
          <w:noProof/>
          <w:szCs w:val="24"/>
        </w:rPr>
        <w:t>Circulation</w:t>
      </w:r>
      <w:r w:rsidRPr="00B27DB8">
        <w:rPr>
          <w:noProof/>
          <w:szCs w:val="24"/>
        </w:rPr>
        <w:t>. 2018;137(12):E67-E492. doi:10.1161/CIR.0000000000000558</w:t>
      </w:r>
    </w:p>
    <w:p w14:paraId="31500007"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5. </w:t>
      </w:r>
      <w:r w:rsidRPr="00B27DB8">
        <w:rPr>
          <w:noProof/>
          <w:szCs w:val="24"/>
        </w:rPr>
        <w:tab/>
        <w:t xml:space="preserve">Greenberg PE, Fournier AA, Sisitsky T, Pike CT, Kessler RC. The economic burden of adults with major depressive disorder in the United States (2005 and 2010). </w:t>
      </w:r>
      <w:r w:rsidRPr="00B27DB8">
        <w:rPr>
          <w:i/>
          <w:iCs/>
          <w:noProof/>
          <w:szCs w:val="24"/>
        </w:rPr>
        <w:t>J Clin Psychiatry</w:t>
      </w:r>
      <w:r w:rsidRPr="00B27DB8">
        <w:rPr>
          <w:noProof/>
          <w:szCs w:val="24"/>
        </w:rPr>
        <w:t>. 2015;76(2):155-162. doi:10.4088/JCP.14m09298</w:t>
      </w:r>
    </w:p>
    <w:p w14:paraId="651DE4E2"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lastRenderedPageBreak/>
        <w:t xml:space="preserve">36. </w:t>
      </w:r>
      <w:r w:rsidRPr="00B27DB8">
        <w:rPr>
          <w:noProof/>
          <w:szCs w:val="24"/>
        </w:rPr>
        <w:tab/>
        <w:t xml:space="preserve">Taggart P, Critchley H, Lambiase PD. Heart-brain interactions in cardiac arrhythmia. </w:t>
      </w:r>
      <w:r w:rsidRPr="00B27DB8">
        <w:rPr>
          <w:i/>
          <w:iCs/>
          <w:noProof/>
          <w:szCs w:val="24"/>
        </w:rPr>
        <w:t>Heart</w:t>
      </w:r>
      <w:r w:rsidRPr="00B27DB8">
        <w:rPr>
          <w:noProof/>
          <w:szCs w:val="24"/>
        </w:rPr>
        <w:t>. 2011;97(9):698-708. doi:10.1136/hrt.2010.209304</w:t>
      </w:r>
    </w:p>
    <w:p w14:paraId="46E291DC"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7. </w:t>
      </w:r>
      <w:r w:rsidRPr="00B27DB8">
        <w:rPr>
          <w:noProof/>
          <w:szCs w:val="24"/>
        </w:rPr>
        <w:tab/>
        <w:t xml:space="preserve">Abboud FM, Thames MD. Interaction of Cardiovascular Reflexes in Circulatory Control. </w:t>
      </w:r>
      <w:r w:rsidRPr="00B27DB8">
        <w:rPr>
          <w:i/>
          <w:iCs/>
          <w:noProof/>
          <w:szCs w:val="24"/>
        </w:rPr>
        <w:t>Compr Physiol</w:t>
      </w:r>
      <w:r w:rsidRPr="00B27DB8">
        <w:rPr>
          <w:noProof/>
          <w:szCs w:val="24"/>
        </w:rPr>
        <w:t>. 2011:675-753. doi:10.1002/cphy.cp020319</w:t>
      </w:r>
    </w:p>
    <w:p w14:paraId="7D028401"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8. </w:t>
      </w:r>
      <w:r w:rsidRPr="00B27DB8">
        <w:rPr>
          <w:noProof/>
          <w:szCs w:val="24"/>
        </w:rPr>
        <w:tab/>
        <w:t xml:space="preserve">Veith RC, Lewis N, Linares OA, Barnes RF, Raskind MA, Villacres EC, Murburg MM, Ashleigh EA, Castillo S, Peskind ER, Pascualy M, Halter JB. Sympathetic Nervous System Activity in Major Depression: Basal and Desipramine-Induced Alterations in Plasma Norepinephrine Kinetics. </w:t>
      </w:r>
      <w:r w:rsidRPr="00B27DB8">
        <w:rPr>
          <w:i/>
          <w:iCs/>
          <w:noProof/>
          <w:szCs w:val="24"/>
        </w:rPr>
        <w:t>Arch Gen Psychiatry</w:t>
      </w:r>
      <w:r w:rsidRPr="00B27DB8">
        <w:rPr>
          <w:noProof/>
          <w:szCs w:val="24"/>
        </w:rPr>
        <w:t>. 1994;51(5):411-422. doi:10.1001/archpsyc.1994.03950050071008</w:t>
      </w:r>
    </w:p>
    <w:p w14:paraId="648F077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39. </w:t>
      </w:r>
      <w:r w:rsidRPr="00B27DB8">
        <w:rPr>
          <w:noProof/>
          <w:szCs w:val="24"/>
        </w:rPr>
        <w:tab/>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B27DB8">
        <w:rPr>
          <w:i/>
          <w:iCs/>
          <w:noProof/>
          <w:szCs w:val="24"/>
        </w:rPr>
        <w:t>Psychosom Med</w:t>
      </w:r>
      <w:r w:rsidRPr="00B27DB8">
        <w:rPr>
          <w:noProof/>
          <w:szCs w:val="24"/>
        </w:rPr>
        <w:t>. 2008;70(4):456-460. doi:10.1097/PSY.0b013e31816fcab3</w:t>
      </w:r>
    </w:p>
    <w:p w14:paraId="5E1DFF53"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0. </w:t>
      </w:r>
      <w:r w:rsidRPr="00B27DB8">
        <w:rPr>
          <w:noProof/>
          <w:szCs w:val="24"/>
        </w:rPr>
        <w:tab/>
        <w:t xml:space="preserve">Davydov DM, Shapiro D, Cook IA, Goldstein I. Baroreflex mechanisms in major depression. </w:t>
      </w:r>
      <w:r w:rsidRPr="00B27DB8">
        <w:rPr>
          <w:i/>
          <w:iCs/>
          <w:noProof/>
          <w:szCs w:val="24"/>
        </w:rPr>
        <w:t>Prog Neuro-Psychopharmacology Biol Psychiatry</w:t>
      </w:r>
      <w:r w:rsidRPr="00B27DB8">
        <w:rPr>
          <w:noProof/>
          <w:szCs w:val="24"/>
        </w:rPr>
        <w:t>. 2007;31(1):164-177. doi:10.1016/j.pnpbp.2006.08.015</w:t>
      </w:r>
    </w:p>
    <w:p w14:paraId="3FD8FB9A"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1. </w:t>
      </w:r>
      <w:r w:rsidRPr="00B27DB8">
        <w:rPr>
          <w:noProof/>
          <w:szCs w:val="24"/>
        </w:rPr>
        <w:tab/>
        <w:t xml:space="preserve">Zipes DP. Influence of myocardial ischemia and infarction on autonomic innervation of heart. </w:t>
      </w:r>
      <w:r w:rsidRPr="00B27DB8">
        <w:rPr>
          <w:i/>
          <w:iCs/>
          <w:noProof/>
          <w:szCs w:val="24"/>
        </w:rPr>
        <w:t>Circulation</w:t>
      </w:r>
      <w:r w:rsidRPr="00B27DB8">
        <w:rPr>
          <w:noProof/>
          <w:szCs w:val="24"/>
        </w:rPr>
        <w:t>. 1990;82(4):1095-1105. doi:10.1161/01.CIR.82.4.1095</w:t>
      </w:r>
    </w:p>
    <w:p w14:paraId="023924B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2. </w:t>
      </w:r>
      <w:r w:rsidRPr="00B27DB8">
        <w:rPr>
          <w:noProof/>
          <w:szCs w:val="24"/>
        </w:rPr>
        <w:tab/>
        <w:t xml:space="preserve">Lown B. Sudden cardiac death -- 1978. </w:t>
      </w:r>
      <w:r w:rsidRPr="00B27DB8">
        <w:rPr>
          <w:i/>
          <w:iCs/>
          <w:noProof/>
          <w:szCs w:val="24"/>
        </w:rPr>
        <w:t>Circulation</w:t>
      </w:r>
      <w:r w:rsidRPr="00B27DB8">
        <w:rPr>
          <w:noProof/>
          <w:szCs w:val="24"/>
        </w:rPr>
        <w:t>. 1979;60(7):1593-1599. doi:10.1161/01.CIR.60.7.1593</w:t>
      </w:r>
    </w:p>
    <w:p w14:paraId="6542CEFB" w14:textId="4CD201B8"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3. </w:t>
      </w:r>
      <w:r w:rsidRPr="00B27DB8">
        <w:rPr>
          <w:noProof/>
          <w:szCs w:val="24"/>
        </w:rPr>
        <w:tab/>
        <w:t xml:space="preserve">Gurel NZ, Carek AM, Inan OT, Levantsevych O, Abdelhadi N, Hammadah M, O’Neal WT, Kelli H, Wilmot K, Ward L, Rhodes S, Pearce BD, Mehta PK, Kutner M, Garcia E, Quyyumi A, Vaccarino V, Raggi P, Bremner JD, Shah AJ, Douglas Bremner J, Shah AJ. Comparison of autonomic stress reactivity in young healthy versus aging subjects with heart disease. Jan Y-K, ed. </w:t>
      </w:r>
      <w:r w:rsidRPr="00B27DB8">
        <w:rPr>
          <w:i/>
          <w:iCs/>
          <w:noProof/>
          <w:szCs w:val="24"/>
        </w:rPr>
        <w:t>PLoS One</w:t>
      </w:r>
      <w:r w:rsidRPr="00B27DB8">
        <w:rPr>
          <w:noProof/>
          <w:szCs w:val="24"/>
        </w:rPr>
        <w:t>. 2019;14(5):e0216278. doi:10.1371/journal.pone.0216278</w:t>
      </w:r>
      <w:r w:rsidR="00394C02">
        <w:rPr>
          <w:noProof/>
          <w:szCs w:val="24"/>
        </w:rPr>
        <w:t xml:space="preserve">. </w:t>
      </w:r>
      <w:r w:rsidR="00394C02" w:rsidRPr="00394C02">
        <w:rPr>
          <w:noProof/>
          <w:szCs w:val="24"/>
        </w:rPr>
        <w:t>PMCID: PMC6505888</w:t>
      </w:r>
      <w:bookmarkStart w:id="0" w:name="_GoBack"/>
      <w:bookmarkEnd w:id="0"/>
    </w:p>
    <w:p w14:paraId="4F0B641A"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4. </w:t>
      </w:r>
      <w:r w:rsidRPr="00B27DB8">
        <w:rPr>
          <w:noProof/>
          <w:szCs w:val="24"/>
        </w:rPr>
        <w:tab/>
        <w:t xml:space="preserve">Tayel M, AlSaba E. Poincaré Plot for Heart Rate Variability. </w:t>
      </w:r>
      <w:r w:rsidRPr="00B27DB8">
        <w:rPr>
          <w:i/>
          <w:iCs/>
          <w:noProof/>
          <w:szCs w:val="24"/>
        </w:rPr>
        <w:t>Int J Medical, Heal Biomed Bioeng Pharm Eng</w:t>
      </w:r>
      <w:r w:rsidRPr="00B27DB8">
        <w:rPr>
          <w:noProof/>
          <w:szCs w:val="24"/>
        </w:rPr>
        <w:t>. 2015;9(9):708-711. https://pdfs.semanticscholar.org/dddb/0af509fc75b5dbdc6e04dd4321d85401911b.pdf.</w:t>
      </w:r>
    </w:p>
    <w:p w14:paraId="030C2007"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5. </w:t>
      </w:r>
      <w:r w:rsidRPr="00B27DB8">
        <w:rPr>
          <w:noProof/>
          <w:szCs w:val="24"/>
        </w:rPr>
        <w:tab/>
        <w:t xml:space="preserve">Shah A, Lampert R, Goldberg J, Bremner JD, Vaccarino V, Shah A. Abstract 15216: Circadian Autonomic Inflexibility: A Marker of Ischemic Heart Disease. In: </w:t>
      </w:r>
      <w:r w:rsidRPr="00B27DB8">
        <w:rPr>
          <w:i/>
          <w:iCs/>
          <w:noProof/>
          <w:szCs w:val="24"/>
        </w:rPr>
        <w:t>Circulation</w:t>
      </w:r>
      <w:r w:rsidRPr="00B27DB8">
        <w:rPr>
          <w:noProof/>
          <w:szCs w:val="24"/>
        </w:rPr>
        <w:t>. Vol 138. American Heart Association; 2018:A15216-A15216. doi:10.1161/circ.138.suppl_1.15216</w:t>
      </w:r>
    </w:p>
    <w:p w14:paraId="03355336"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6. </w:t>
      </w:r>
      <w:r w:rsidRPr="00B27DB8">
        <w:rPr>
          <w:noProof/>
          <w:szCs w:val="24"/>
        </w:rPr>
        <w:tab/>
        <w:t xml:space="preserve">Bauer A, Kantelhardt JW, Barthel P, Schneider R, Mäkikallio T, Ulm K, Hnatkova K, Schömig A, Huikuri H, Bunde A, Malik M, Schmidt G. Deceleration capacity of heart rate as a predictor of mortality after myocardial infarction: cohort study. </w:t>
      </w:r>
      <w:r w:rsidRPr="00B27DB8">
        <w:rPr>
          <w:i/>
          <w:iCs/>
          <w:noProof/>
          <w:szCs w:val="24"/>
        </w:rPr>
        <w:t>Lancet</w:t>
      </w:r>
      <w:r w:rsidRPr="00B27DB8">
        <w:rPr>
          <w:noProof/>
          <w:szCs w:val="24"/>
        </w:rPr>
        <w:t>. 2006;367(9523):1674-1681. doi:10.1016/S0140-6736(06)68735-7</w:t>
      </w:r>
    </w:p>
    <w:p w14:paraId="2FC5E79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7. </w:t>
      </w:r>
      <w:r w:rsidRPr="00B27DB8">
        <w:rPr>
          <w:noProof/>
          <w:szCs w:val="24"/>
        </w:rPr>
        <w:tab/>
        <w:t>Amit J Shah, Pratik M Pimple, Cherie Rooks, Rachel Lampert, Ijeom Ibeanu, Nancy Murrah, J. Douglas Bremner, Paolo Raggi  and VV. Abstract 16170: Autonomic Effects of Acute Psychological Stress Are Greater in Young Women Than Men After Myocardial Infarction | Circulation. In: ; 2013. doi:10.1161/circ.128.suppl_22.A16170</w:t>
      </w:r>
    </w:p>
    <w:p w14:paraId="5652FD7E"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8. </w:t>
      </w:r>
      <w:r w:rsidRPr="00B27DB8">
        <w:rPr>
          <w:noProof/>
          <w:szCs w:val="24"/>
        </w:rPr>
        <w:tab/>
        <w:t xml:space="preserve">Blase KL, van Dijke A, Cluitmans PJM, Vermetten E. Efficacy of HRV-biofeedback as additional treatment of depression and PTSD. </w:t>
      </w:r>
      <w:r w:rsidRPr="00B27DB8">
        <w:rPr>
          <w:i/>
          <w:iCs/>
          <w:noProof/>
          <w:szCs w:val="24"/>
        </w:rPr>
        <w:t>Am J Psychiatr</w:t>
      </w:r>
      <w:r w:rsidRPr="00B27DB8">
        <w:rPr>
          <w:noProof/>
          <w:szCs w:val="24"/>
        </w:rPr>
        <w:t>. 2010;58(4):292-300. http://www.ncbi.nlm.nih.gov/pubmed/27075221. Accessed October 29, 2018.</w:t>
      </w:r>
    </w:p>
    <w:p w14:paraId="48D3BB51" w14:textId="73804B45"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49. </w:t>
      </w:r>
      <w:r w:rsidRPr="00B27DB8">
        <w:rPr>
          <w:noProof/>
          <w:szCs w:val="24"/>
        </w:rPr>
        <w:tab/>
        <w:t xml:space="preserve">Sullivan S, Kelli HM, Hammadah M, Topel M, Wilmot K, Ramadan R, Pearce BD, Shah A, Lima BB, Kim JH, Hardy S, Levantsevych O, Obideen M, Kaseer B, Ward L, Kutner M, Hankus A, Ko Y-A, Kramer MR, Lewis TT, Bremner JD, Quyyumi A, Vaccarino V. Neighborhood poverty and hemodynamic, neuroendocrine, and immune response to acute stress among patients with coronary artery disease. </w:t>
      </w:r>
      <w:r w:rsidRPr="00B27DB8">
        <w:rPr>
          <w:i/>
          <w:iCs/>
          <w:noProof/>
          <w:szCs w:val="24"/>
        </w:rPr>
        <w:t>Psychoneuroendocrinology</w:t>
      </w:r>
      <w:r w:rsidRPr="00B27DB8">
        <w:rPr>
          <w:noProof/>
          <w:szCs w:val="24"/>
        </w:rPr>
        <w:t>. 2019;100:145-155. doi:10.1016/j.psyneuen.2018.09.040</w:t>
      </w:r>
      <w:r w:rsidR="00394C02">
        <w:rPr>
          <w:noProof/>
          <w:szCs w:val="24"/>
        </w:rPr>
        <w:t xml:space="preserve">. </w:t>
      </w:r>
      <w:r w:rsidR="00394C02" w:rsidRPr="00394C02">
        <w:rPr>
          <w:noProof/>
          <w:szCs w:val="24"/>
        </w:rPr>
        <w:t>PMCID: PMC6530548</w:t>
      </w:r>
    </w:p>
    <w:p w14:paraId="7DC5E585"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0. </w:t>
      </w:r>
      <w:r w:rsidRPr="00B27DB8">
        <w:rPr>
          <w:noProof/>
          <w:szCs w:val="24"/>
        </w:rPr>
        <w:tab/>
        <w:t xml:space="preserve">Spitzer RL. Validation and Utility of a Self-report Version of PRIME-MD: The PHQ Primary Care Study. </w:t>
      </w:r>
      <w:r w:rsidRPr="00B27DB8">
        <w:rPr>
          <w:i/>
          <w:iCs/>
          <w:noProof/>
          <w:szCs w:val="24"/>
        </w:rPr>
        <w:t>JAMA</w:t>
      </w:r>
      <w:r w:rsidRPr="00B27DB8">
        <w:rPr>
          <w:noProof/>
          <w:szCs w:val="24"/>
        </w:rPr>
        <w:t>. 1999;282(18):1737. doi:10.1001/jama.282.18.1737</w:t>
      </w:r>
    </w:p>
    <w:p w14:paraId="2C030A04" w14:textId="52F5B8FA"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1. </w:t>
      </w:r>
      <w:r w:rsidRPr="00B27DB8">
        <w:rPr>
          <w:noProof/>
          <w:szCs w:val="24"/>
        </w:rPr>
        <w:tab/>
        <w:t xml:space="preserve">Smolderen KG, Buchanan DM, Gosch K, Whooley M, Chan PS, Vaccarino V, Parashar S, Shah AJ, Ho PM, Spertus JA. Depression Treatment and 1-Year Mortality after Acute Myocardial Infarction: Insights from the TRIUMPH Registry (Translational Research Investigating Underlying Disparities in Acute Myocardial Infarction Patients’ Health Status). </w:t>
      </w:r>
      <w:r w:rsidRPr="00B27DB8">
        <w:rPr>
          <w:i/>
          <w:iCs/>
          <w:noProof/>
          <w:szCs w:val="24"/>
        </w:rPr>
        <w:t>Circulation</w:t>
      </w:r>
      <w:r w:rsidRPr="00B27DB8">
        <w:rPr>
          <w:noProof/>
          <w:szCs w:val="24"/>
        </w:rPr>
        <w:t>. 2017;135(18):1681-1689. doi:10.1161/CIRCULATIONAHA.116.025140</w:t>
      </w:r>
      <w:r w:rsidR="00394C02">
        <w:rPr>
          <w:noProof/>
          <w:szCs w:val="24"/>
        </w:rPr>
        <w:t xml:space="preserve">. </w:t>
      </w:r>
      <w:r w:rsidR="00394C02" w:rsidRPr="00394C02">
        <w:rPr>
          <w:noProof/>
          <w:szCs w:val="24"/>
        </w:rPr>
        <w:t>PMCID: PMC5796757</w:t>
      </w:r>
    </w:p>
    <w:p w14:paraId="0BA4081C"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2. </w:t>
      </w:r>
      <w:r w:rsidRPr="00B27DB8">
        <w:rPr>
          <w:noProof/>
          <w:szCs w:val="24"/>
        </w:rPr>
        <w:tab/>
        <w:t xml:space="preserve">Deckers K, Schievink SHJ, Rodriquez MMF, Van Oostenbrugge RJ, Van Boxtel MPJ, Verhey FRJ, Köhler S. Coronary heart disease and risk for cognitive impairment or dementia: Systematic review and meta-analysis. </w:t>
      </w:r>
      <w:r w:rsidRPr="00B27DB8">
        <w:rPr>
          <w:i/>
          <w:iCs/>
          <w:noProof/>
          <w:szCs w:val="24"/>
        </w:rPr>
        <w:t>PLoS One</w:t>
      </w:r>
      <w:r w:rsidRPr="00B27DB8">
        <w:rPr>
          <w:noProof/>
          <w:szCs w:val="24"/>
        </w:rPr>
        <w:t>. 2017;12(9). doi:10.1371/journal.pone.0184244</w:t>
      </w:r>
    </w:p>
    <w:p w14:paraId="2ED7C6AE"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lastRenderedPageBreak/>
        <w:t xml:space="preserve">53. </w:t>
      </w:r>
      <w:r w:rsidRPr="00B27DB8">
        <w:rPr>
          <w:noProof/>
          <w:szCs w:val="24"/>
        </w:rPr>
        <w:tab/>
        <w:t xml:space="preserve">Lowenstern A, Wang TY. Rethinking Cognitive Impairment in the Management of Older Patients With Cardiovascular Disease. </w:t>
      </w:r>
      <w:r w:rsidRPr="00B27DB8">
        <w:rPr>
          <w:i/>
          <w:iCs/>
          <w:noProof/>
          <w:szCs w:val="24"/>
        </w:rPr>
        <w:t>J Am Heart Assoc</w:t>
      </w:r>
      <w:r w:rsidRPr="00B27DB8">
        <w:rPr>
          <w:noProof/>
          <w:szCs w:val="24"/>
        </w:rPr>
        <w:t>. 2019;8(4). doi:10.1161/JAHA.119.011968</w:t>
      </w:r>
    </w:p>
    <w:p w14:paraId="26EDD701"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4. </w:t>
      </w:r>
      <w:r w:rsidRPr="00B27DB8">
        <w:rPr>
          <w:noProof/>
          <w:szCs w:val="24"/>
        </w:rPr>
        <w:tab/>
        <w:t xml:space="preserve">Williams JE, Mosley TH, Kop WJ, Couper DJ, Welch VL, Rosamond WD. Vital Exhaustion as a Risk Factor for Adverse Cardiac Events (from the Atherosclerosis Risk In Communities [ARIC] Study). </w:t>
      </w:r>
      <w:r w:rsidRPr="00B27DB8">
        <w:rPr>
          <w:i/>
          <w:iCs/>
          <w:noProof/>
          <w:szCs w:val="24"/>
        </w:rPr>
        <w:t>Am J Cardiol</w:t>
      </w:r>
      <w:r w:rsidRPr="00B27DB8">
        <w:rPr>
          <w:noProof/>
          <w:szCs w:val="24"/>
        </w:rPr>
        <w:t>. 2010;105(12):1661-1665. doi:10.1016/j.amjcard.2010.01.340</w:t>
      </w:r>
    </w:p>
    <w:p w14:paraId="0D5E1A62"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5. </w:t>
      </w:r>
      <w:r w:rsidRPr="00B27DB8">
        <w:rPr>
          <w:noProof/>
          <w:szCs w:val="24"/>
        </w:rPr>
        <w:tab/>
        <w:t xml:space="preserve">Sassi R, Cerutti S, Lombardi F, Malik M, Huikuri H V., Peng CK, Schmidt G, Yamamoto Y. Advances in heart rate variability signal analysis: Joint position statement by the e-Cardiology ESC Working Group and the European Heart Rhythm Association co-endorsed by the Asia Pacific Heart Rhythm Society. </w:t>
      </w:r>
      <w:r w:rsidRPr="00B27DB8">
        <w:rPr>
          <w:i/>
          <w:iCs/>
          <w:noProof/>
          <w:szCs w:val="24"/>
        </w:rPr>
        <w:t>Europace</w:t>
      </w:r>
      <w:r w:rsidRPr="00B27DB8">
        <w:rPr>
          <w:noProof/>
          <w:szCs w:val="24"/>
        </w:rPr>
        <w:t>. 2015;17(9):1341-1353. doi:10.1093/europace/euv015</w:t>
      </w:r>
    </w:p>
    <w:p w14:paraId="6E26CCFC"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6. </w:t>
      </w:r>
      <w:r w:rsidRPr="00B27DB8">
        <w:rPr>
          <w:noProof/>
          <w:szCs w:val="24"/>
        </w:rPr>
        <w:tab/>
        <w:t xml:space="preserve">Gignac GE, Szodorai ET. Effect size guidelines for individual differences researchers. </w:t>
      </w:r>
      <w:r w:rsidRPr="00B27DB8">
        <w:rPr>
          <w:i/>
          <w:iCs/>
          <w:noProof/>
          <w:szCs w:val="24"/>
        </w:rPr>
        <w:t>Pers Individ Dif</w:t>
      </w:r>
      <w:r w:rsidRPr="00B27DB8">
        <w:rPr>
          <w:noProof/>
          <w:szCs w:val="24"/>
        </w:rPr>
        <w:t>. 2016;102:74-78. doi:10.1016/j.paid.2016.06.069</w:t>
      </w:r>
    </w:p>
    <w:p w14:paraId="6192BFE7"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7. </w:t>
      </w:r>
      <w:r w:rsidRPr="00B27DB8">
        <w:rPr>
          <w:noProof/>
          <w:szCs w:val="24"/>
        </w:rPr>
        <w:tab/>
        <w:t xml:space="preserve">Sandrone G, Mortara A, Torzillo D, La Rovere MT, Malliani A, Lombardi F. Effects of beta blockers (atenolol or metoprolol) on heart rate variability after acute myocardial infarction. </w:t>
      </w:r>
      <w:r w:rsidRPr="00B27DB8">
        <w:rPr>
          <w:i/>
          <w:iCs/>
          <w:noProof/>
          <w:szCs w:val="24"/>
        </w:rPr>
        <w:t>Am J Cardiol</w:t>
      </w:r>
      <w:r w:rsidRPr="00B27DB8">
        <w:rPr>
          <w:noProof/>
          <w:szCs w:val="24"/>
        </w:rPr>
        <w:t>. 1994;74(4):340-345. doi:10.1016/0002-9149(94)90400-6</w:t>
      </w:r>
    </w:p>
    <w:p w14:paraId="55D8F189"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8. </w:t>
      </w:r>
      <w:r w:rsidRPr="00B27DB8">
        <w:rPr>
          <w:noProof/>
          <w:szCs w:val="24"/>
        </w:rPr>
        <w:tab/>
        <w:t xml:space="preserve">Stein PK, Lundequam EJ, Clauw D, Freedland KE, Carney RM, Domitrovich PP. Circadian and ultradian rhythms in cardiac autonomic modulation. </w:t>
      </w:r>
      <w:r w:rsidRPr="00B27DB8">
        <w:rPr>
          <w:i/>
          <w:iCs/>
          <w:noProof/>
          <w:szCs w:val="24"/>
        </w:rPr>
        <w:t>Annu Int Conf IEEE Eng Med Biol - Proc</w:t>
      </w:r>
      <w:r w:rsidRPr="00B27DB8">
        <w:rPr>
          <w:noProof/>
          <w:szCs w:val="24"/>
        </w:rPr>
        <w:t>. 2006:429-432. doi:10.1109/IEMBS.2006.259558</w:t>
      </w:r>
    </w:p>
    <w:p w14:paraId="7EB6EED4"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59. </w:t>
      </w:r>
      <w:r w:rsidRPr="00B27DB8">
        <w:rPr>
          <w:noProof/>
          <w:szCs w:val="24"/>
        </w:rPr>
        <w:tab/>
        <w:t xml:space="preserve">Cornelissen G. Cosinor-based rhythmometry. </w:t>
      </w:r>
      <w:r w:rsidRPr="00B27DB8">
        <w:rPr>
          <w:i/>
          <w:iCs/>
          <w:noProof/>
          <w:szCs w:val="24"/>
        </w:rPr>
        <w:t>Theor Biol Med Model</w:t>
      </w:r>
      <w:r w:rsidRPr="00B27DB8">
        <w:rPr>
          <w:noProof/>
          <w:szCs w:val="24"/>
        </w:rPr>
        <w:t>. 2014;11(1):16. doi:10.1186/1742-4682-11-16</w:t>
      </w:r>
    </w:p>
    <w:p w14:paraId="4AF547F5" w14:textId="7F876A3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60. </w:t>
      </w:r>
      <w:r w:rsidRPr="00B27DB8">
        <w:rPr>
          <w:noProof/>
          <w:szCs w:val="24"/>
        </w:rPr>
        <w:tab/>
        <w:t xml:space="preserve">Vaccarino V, Votaw J, Faber T, Veledar E, Murrah N V., Jones LR, Zhao J, Su S, Goldberg J, Raggi JP, Quyyumi AA, Sheps DS, Bremner JD. Major depression and coronary flow reserve detected by positron emission tomography. </w:t>
      </w:r>
      <w:r w:rsidRPr="00B27DB8">
        <w:rPr>
          <w:i/>
          <w:iCs/>
          <w:noProof/>
          <w:szCs w:val="24"/>
        </w:rPr>
        <w:t>Arch Intern Med</w:t>
      </w:r>
      <w:r w:rsidRPr="00B27DB8">
        <w:rPr>
          <w:noProof/>
          <w:szCs w:val="24"/>
        </w:rPr>
        <w:t>. 2009;169(18):1668-1676. doi:10.1001/archinternmed.2009.330</w:t>
      </w:r>
      <w:r w:rsidR="008E570D">
        <w:rPr>
          <w:noProof/>
          <w:szCs w:val="24"/>
        </w:rPr>
        <w:t xml:space="preserve">. </w:t>
      </w:r>
      <w:r w:rsidR="008E570D" w:rsidRPr="008E570D">
        <w:rPr>
          <w:noProof/>
          <w:szCs w:val="24"/>
        </w:rPr>
        <w:t>PMCID: PMC2899479</w:t>
      </w:r>
    </w:p>
    <w:p w14:paraId="3ED64F1B"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61. </w:t>
      </w:r>
      <w:r w:rsidRPr="00B27DB8">
        <w:rPr>
          <w:noProof/>
          <w:szCs w:val="24"/>
        </w:rPr>
        <w:tab/>
        <w:t xml:space="preserve">Guo YF, Stein PK. Circadian rhythm in the cardiovascular system: Chronocardiology. </w:t>
      </w:r>
      <w:r w:rsidRPr="00B27DB8">
        <w:rPr>
          <w:i/>
          <w:iCs/>
          <w:noProof/>
          <w:szCs w:val="24"/>
        </w:rPr>
        <w:t>Am Heart J</w:t>
      </w:r>
      <w:r w:rsidRPr="00B27DB8">
        <w:rPr>
          <w:noProof/>
          <w:szCs w:val="24"/>
        </w:rPr>
        <w:t>. 2003;145(5):779-786. doi:10.1016/S0002-8703(02)94797-6</w:t>
      </w:r>
    </w:p>
    <w:p w14:paraId="3EA59520" w14:textId="77777777" w:rsidR="00B27DB8" w:rsidRPr="00B27DB8" w:rsidRDefault="00B27DB8" w:rsidP="00B27DB8">
      <w:pPr>
        <w:widowControl w:val="0"/>
        <w:autoSpaceDE w:val="0"/>
        <w:autoSpaceDN w:val="0"/>
        <w:adjustRightInd w:val="0"/>
        <w:ind w:left="640" w:hanging="640"/>
        <w:rPr>
          <w:noProof/>
          <w:szCs w:val="24"/>
        </w:rPr>
      </w:pPr>
      <w:r w:rsidRPr="00B27DB8">
        <w:rPr>
          <w:noProof/>
          <w:szCs w:val="24"/>
        </w:rPr>
        <w:t xml:space="preserve">62. </w:t>
      </w:r>
      <w:r w:rsidRPr="00B27DB8">
        <w:rPr>
          <w:noProof/>
          <w:szCs w:val="24"/>
        </w:rPr>
        <w:tab/>
        <w:t xml:space="preserve">Portaluppi F, Tiseo R, Smolensky MH, Hermida RC, Ayala DE, Fabbian F. Circadian rhythms and cardiovascular health. </w:t>
      </w:r>
      <w:r w:rsidRPr="00B27DB8">
        <w:rPr>
          <w:i/>
          <w:iCs/>
          <w:noProof/>
          <w:szCs w:val="24"/>
        </w:rPr>
        <w:t>Sleep Med Rev</w:t>
      </w:r>
      <w:r w:rsidRPr="00B27DB8">
        <w:rPr>
          <w:noProof/>
          <w:szCs w:val="24"/>
        </w:rPr>
        <w:t>. 2012;16(2):151-166. doi:10.1016/j.smrv.2011.04.003</w:t>
      </w:r>
    </w:p>
    <w:p w14:paraId="7156D00D" w14:textId="77777777" w:rsidR="00B27DB8" w:rsidRPr="00B27DB8" w:rsidRDefault="00B27DB8" w:rsidP="00B27DB8">
      <w:pPr>
        <w:widowControl w:val="0"/>
        <w:autoSpaceDE w:val="0"/>
        <w:autoSpaceDN w:val="0"/>
        <w:adjustRightInd w:val="0"/>
        <w:ind w:left="640" w:hanging="640"/>
        <w:rPr>
          <w:noProof/>
        </w:rPr>
      </w:pPr>
      <w:r w:rsidRPr="00B27DB8">
        <w:rPr>
          <w:noProof/>
          <w:szCs w:val="24"/>
        </w:rPr>
        <w:t xml:space="preserve">63. </w:t>
      </w:r>
      <w:r w:rsidRPr="00B27DB8">
        <w:rPr>
          <w:noProof/>
          <w:szCs w:val="24"/>
        </w:rPr>
        <w:tab/>
        <w:t xml:space="preserve">Boudreau P, Dumont G, Kin NMKNY, Walker C-DD, Boivin DB. Correlation of heart rate variability and circadian markers in humans. In: </w:t>
      </w:r>
      <w:r w:rsidRPr="00B27DB8">
        <w:rPr>
          <w:i/>
          <w:iCs/>
          <w:noProof/>
          <w:szCs w:val="24"/>
        </w:rPr>
        <w:t>2011 Annual International Conference of the IEEE Engineering in Medicine and Biology Society</w:t>
      </w:r>
      <w:r w:rsidRPr="00B27DB8">
        <w:rPr>
          <w:noProof/>
          <w:szCs w:val="24"/>
        </w:rPr>
        <w:t>. IEEE; 2011:681-682. doi:10.1109/IEMBS.2011.6090153</w:t>
      </w:r>
    </w:p>
    <w:p w14:paraId="63C59A6F" w14:textId="5CF44DB3" w:rsidR="00E72FE8" w:rsidRPr="008E570D" w:rsidRDefault="00594B44" w:rsidP="008E570D">
      <w:r>
        <w:fldChar w:fldCharType="end"/>
      </w:r>
    </w:p>
    <w:sectPr w:rsidR="00E72FE8" w:rsidRPr="008E570D" w:rsidSect="003569E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9EA"/>
    <w:rsid w:val="003569EA"/>
    <w:rsid w:val="00371A80"/>
    <w:rsid w:val="00394C02"/>
    <w:rsid w:val="00436D2A"/>
    <w:rsid w:val="00594B44"/>
    <w:rsid w:val="008E570D"/>
    <w:rsid w:val="00B27DB8"/>
    <w:rsid w:val="00C53272"/>
    <w:rsid w:val="00E72F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E17D2"/>
  <w15:chartTrackingRefBased/>
  <w15:docId w15:val="{A519BFA1-C080-4760-8D88-9AE69BAF0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9EA"/>
    <w:pPr>
      <w:spacing w:after="0" w:line="240" w:lineRule="auto"/>
    </w:pPr>
    <w:rPr>
      <w:rFonts w:ascii="Arial" w:hAnsi="Arial" w:cs="Arial"/>
    </w:rPr>
  </w:style>
  <w:style w:type="paragraph" w:styleId="Heading1">
    <w:name w:val="heading 1"/>
    <w:basedOn w:val="Normal"/>
    <w:next w:val="Normal"/>
    <w:link w:val="Heading1Char"/>
    <w:uiPriority w:val="9"/>
    <w:qFormat/>
    <w:rsid w:val="003569EA"/>
    <w:pPr>
      <w:outlineLvl w:val="0"/>
    </w:pPr>
    <w:rPr>
      <w:b/>
      <w:bCs/>
    </w:rPr>
  </w:style>
  <w:style w:type="paragraph" w:styleId="Heading2">
    <w:name w:val="heading 2"/>
    <w:basedOn w:val="ListParagraph"/>
    <w:next w:val="Normal"/>
    <w:link w:val="Heading2Char"/>
    <w:uiPriority w:val="9"/>
    <w:unhideWhenUsed/>
    <w:qFormat/>
    <w:rsid w:val="003569EA"/>
    <w:pPr>
      <w:ind w:left="0"/>
      <w:outlineLvl w:val="1"/>
    </w:pPr>
    <w:rPr>
      <w:b/>
    </w:rPr>
  </w:style>
  <w:style w:type="paragraph" w:styleId="Heading3">
    <w:name w:val="heading 3"/>
    <w:basedOn w:val="Normal"/>
    <w:next w:val="Normal"/>
    <w:link w:val="Heading3Char"/>
    <w:uiPriority w:val="9"/>
    <w:unhideWhenUsed/>
    <w:qFormat/>
    <w:rsid w:val="003569EA"/>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569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69EA"/>
    <w:rPr>
      <w:rFonts w:ascii="Segoe UI" w:hAnsi="Segoe UI" w:cs="Segoe UI"/>
      <w:sz w:val="18"/>
      <w:szCs w:val="18"/>
    </w:rPr>
  </w:style>
  <w:style w:type="character" w:customStyle="1" w:styleId="Heading1Char">
    <w:name w:val="Heading 1 Char"/>
    <w:basedOn w:val="DefaultParagraphFont"/>
    <w:link w:val="Heading1"/>
    <w:uiPriority w:val="9"/>
    <w:rsid w:val="003569EA"/>
    <w:rPr>
      <w:rFonts w:ascii="Arial" w:hAnsi="Arial" w:cs="Arial"/>
      <w:b/>
      <w:bCs/>
    </w:rPr>
  </w:style>
  <w:style w:type="character" w:customStyle="1" w:styleId="Heading2Char">
    <w:name w:val="Heading 2 Char"/>
    <w:basedOn w:val="DefaultParagraphFont"/>
    <w:link w:val="Heading2"/>
    <w:uiPriority w:val="9"/>
    <w:rsid w:val="003569EA"/>
    <w:rPr>
      <w:rFonts w:ascii="Arial" w:hAnsi="Arial" w:cs="Arial"/>
      <w:b/>
    </w:rPr>
  </w:style>
  <w:style w:type="character" w:customStyle="1" w:styleId="Heading3Char">
    <w:name w:val="Heading 3 Char"/>
    <w:basedOn w:val="DefaultParagraphFont"/>
    <w:link w:val="Heading3"/>
    <w:uiPriority w:val="9"/>
    <w:rsid w:val="003569EA"/>
    <w:rPr>
      <w:rFonts w:ascii="Arial" w:hAnsi="Arial" w:cs="Arial"/>
      <w:b/>
      <w:color w:val="000000" w:themeColor="text1"/>
    </w:rPr>
  </w:style>
  <w:style w:type="character" w:styleId="CommentReference">
    <w:name w:val="annotation reference"/>
    <w:basedOn w:val="DefaultParagraphFont"/>
    <w:uiPriority w:val="99"/>
    <w:semiHidden/>
    <w:unhideWhenUsed/>
    <w:rsid w:val="003569EA"/>
    <w:rPr>
      <w:sz w:val="16"/>
      <w:szCs w:val="16"/>
    </w:rPr>
  </w:style>
  <w:style w:type="paragraph" w:styleId="CommentText">
    <w:name w:val="annotation text"/>
    <w:basedOn w:val="Normal"/>
    <w:link w:val="CommentTextChar"/>
    <w:uiPriority w:val="99"/>
    <w:unhideWhenUsed/>
    <w:rsid w:val="003569EA"/>
    <w:rPr>
      <w:sz w:val="20"/>
      <w:szCs w:val="20"/>
    </w:rPr>
  </w:style>
  <w:style w:type="character" w:customStyle="1" w:styleId="CommentTextChar">
    <w:name w:val="Comment Text Char"/>
    <w:basedOn w:val="DefaultParagraphFont"/>
    <w:link w:val="CommentText"/>
    <w:uiPriority w:val="99"/>
    <w:rsid w:val="003569EA"/>
    <w:rPr>
      <w:rFonts w:ascii="Arial" w:hAnsi="Arial" w:cs="Arial"/>
      <w:sz w:val="20"/>
      <w:szCs w:val="20"/>
    </w:rPr>
  </w:style>
  <w:style w:type="paragraph" w:styleId="ListParagraph">
    <w:name w:val="List Paragraph"/>
    <w:basedOn w:val="Normal"/>
    <w:uiPriority w:val="34"/>
    <w:qFormat/>
    <w:rsid w:val="003569EA"/>
    <w:pPr>
      <w:ind w:left="720"/>
      <w:contextualSpacing/>
    </w:pPr>
  </w:style>
  <w:style w:type="character" w:customStyle="1" w:styleId="fm-citation-ids-label">
    <w:name w:val="fm-citation-ids-label"/>
    <w:basedOn w:val="DefaultParagraphFont"/>
    <w:rsid w:val="008E57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59529">
      <w:bodyDiv w:val="1"/>
      <w:marLeft w:val="0"/>
      <w:marRight w:val="0"/>
      <w:marTop w:val="0"/>
      <w:marBottom w:val="0"/>
      <w:divBdr>
        <w:top w:val="none" w:sz="0" w:space="0" w:color="auto"/>
        <w:left w:val="none" w:sz="0" w:space="0" w:color="auto"/>
        <w:bottom w:val="none" w:sz="0" w:space="0" w:color="auto"/>
        <w:right w:val="none" w:sz="0" w:space="0" w:color="auto"/>
      </w:divBdr>
    </w:div>
    <w:div w:id="443159067">
      <w:bodyDiv w:val="1"/>
      <w:marLeft w:val="0"/>
      <w:marRight w:val="0"/>
      <w:marTop w:val="0"/>
      <w:marBottom w:val="0"/>
      <w:divBdr>
        <w:top w:val="none" w:sz="0" w:space="0" w:color="auto"/>
        <w:left w:val="none" w:sz="0" w:space="0" w:color="auto"/>
        <w:bottom w:val="none" w:sz="0" w:space="0" w:color="auto"/>
        <w:right w:val="none" w:sz="0" w:space="0" w:color="auto"/>
      </w:divBdr>
    </w:div>
    <w:div w:id="718550439">
      <w:bodyDiv w:val="1"/>
      <w:marLeft w:val="0"/>
      <w:marRight w:val="0"/>
      <w:marTop w:val="0"/>
      <w:marBottom w:val="0"/>
      <w:divBdr>
        <w:top w:val="none" w:sz="0" w:space="0" w:color="auto"/>
        <w:left w:val="none" w:sz="0" w:space="0" w:color="auto"/>
        <w:bottom w:val="none" w:sz="0" w:space="0" w:color="auto"/>
        <w:right w:val="none" w:sz="0" w:space="0" w:color="auto"/>
      </w:divBdr>
    </w:div>
    <w:div w:id="790396662">
      <w:bodyDiv w:val="1"/>
      <w:marLeft w:val="0"/>
      <w:marRight w:val="0"/>
      <w:marTop w:val="0"/>
      <w:marBottom w:val="0"/>
      <w:divBdr>
        <w:top w:val="none" w:sz="0" w:space="0" w:color="auto"/>
        <w:left w:val="none" w:sz="0" w:space="0" w:color="auto"/>
        <w:bottom w:val="none" w:sz="0" w:space="0" w:color="auto"/>
        <w:right w:val="none" w:sz="0" w:space="0" w:color="auto"/>
      </w:divBdr>
    </w:div>
    <w:div w:id="1100563392">
      <w:bodyDiv w:val="1"/>
      <w:marLeft w:val="0"/>
      <w:marRight w:val="0"/>
      <w:marTop w:val="0"/>
      <w:marBottom w:val="0"/>
      <w:divBdr>
        <w:top w:val="none" w:sz="0" w:space="0" w:color="auto"/>
        <w:left w:val="none" w:sz="0" w:space="0" w:color="auto"/>
        <w:bottom w:val="none" w:sz="0" w:space="0" w:color="auto"/>
        <w:right w:val="none" w:sz="0" w:space="0" w:color="auto"/>
      </w:divBdr>
    </w:div>
    <w:div w:id="1311714456">
      <w:bodyDiv w:val="1"/>
      <w:marLeft w:val="0"/>
      <w:marRight w:val="0"/>
      <w:marTop w:val="0"/>
      <w:marBottom w:val="0"/>
      <w:divBdr>
        <w:top w:val="none" w:sz="0" w:space="0" w:color="auto"/>
        <w:left w:val="none" w:sz="0" w:space="0" w:color="auto"/>
        <w:bottom w:val="none" w:sz="0" w:space="0" w:color="auto"/>
        <w:right w:val="none" w:sz="0" w:space="0" w:color="auto"/>
      </w:divBdr>
    </w:div>
    <w:div w:id="1533877969">
      <w:bodyDiv w:val="1"/>
      <w:marLeft w:val="0"/>
      <w:marRight w:val="0"/>
      <w:marTop w:val="0"/>
      <w:marBottom w:val="0"/>
      <w:divBdr>
        <w:top w:val="none" w:sz="0" w:space="0" w:color="auto"/>
        <w:left w:val="none" w:sz="0" w:space="0" w:color="auto"/>
        <w:bottom w:val="none" w:sz="0" w:space="0" w:color="auto"/>
        <w:right w:val="none" w:sz="0" w:space="0" w:color="auto"/>
      </w:divBdr>
    </w:div>
    <w:div w:id="1860581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611953-4406-4048-835F-2D3EEB826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2455</Words>
  <Characters>1399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5</cp:revision>
  <dcterms:created xsi:type="dcterms:W3CDTF">2019-12-02T02:06:00Z</dcterms:created>
  <dcterms:modified xsi:type="dcterms:W3CDTF">2019-12-0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495728551/american-medical-association</vt:lpwstr>
  </property>
  <property fmtid="{D5CDD505-2E9C-101B-9397-08002B2CF9AE}" pid="5" name="Mendeley Recent Style Name 1_1">
    <vt:lpwstr>American Medical Association - Anish Shah</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s://csl.mendeley.com/styles/495728551/american-medical-association</vt:lpwstr>
  </property>
</Properties>
</file>